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24D8B57E"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2EC6F2C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0D05FE3F"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w:t>
      </w:r>
      <w:r w:rsidR="004A04A7">
        <w:rPr>
          <w:rFonts w:ascii="Times New Roman" w:hAnsi="Times New Roman" w:cs="Times New Roman" w:hint="eastAsia"/>
          <w:sz w:val="24"/>
          <w:szCs w:val="24"/>
        </w:rPr>
        <w:t>,</w:t>
      </w:r>
      <w:r w:rsidRPr="008A1C58">
        <w:rPr>
          <w:rFonts w:ascii="Times New Roman" w:hAnsi="Times New Roman" w:cs="Times New Roman"/>
          <w:sz w:val="24"/>
          <w:szCs w:val="24"/>
        </w:rPr>
        <w:t xml:space="preserve">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xml:space="preserve">: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 xml:space="preserve">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 xml:space="preserve">By systematically analyzing and classifying </w:t>
      </w:r>
      <w:r w:rsidR="00BA4EC3">
        <w:rPr>
          <w:rFonts w:ascii="Times New Roman" w:hAnsi="Times New Roman" w:cs="Times New Roman" w:hint="eastAsia"/>
          <w:sz w:val="24"/>
          <w:szCs w:val="24"/>
        </w:rPr>
        <w:t>ID</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8E4C34">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w:t>
      </w:r>
      <w:r w:rsidR="00AE108D">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w:t>
      </w:r>
      <w:r w:rsidR="00987993" w:rsidRPr="008A1C58">
        <w:rPr>
          <w:rFonts w:ascii="Times New Roman" w:hAnsi="Times New Roman" w:cs="Times New Roman"/>
          <w:sz w:val="24"/>
          <w:szCs w:val="24"/>
        </w:rPr>
        <w:lastRenderedPageBreak/>
        <w:t xml:space="preserve">signatures including </w:t>
      </w:r>
      <w:r w:rsidR="00122E43" w:rsidRPr="008A1C58">
        <w:rPr>
          <w:rFonts w:ascii="Times New Roman" w:hAnsi="Times New Roman" w:cs="Times New Roman"/>
          <w:sz w:val="24"/>
          <w:szCs w:val="24"/>
        </w:rPr>
        <w:t>1</w:t>
      </w:r>
      <w:r w:rsidR="0001098F">
        <w:rPr>
          <w:rFonts w:ascii="Times New Roman" w:hAnsi="Times New Roman" w:cs="Times New Roman" w:hint="eastAsia"/>
          <w:sz w:val="24"/>
          <w:szCs w:val="24"/>
        </w:rPr>
        <w:t>5</w:t>
      </w:r>
      <w:r w:rsidR="00122E43"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w:t>
      </w:r>
      <w:r w:rsidR="008934D7">
        <w:rPr>
          <w:rFonts w:ascii="Times New Roman" w:hAnsi="Times New Roman" w:cs="Times New Roman" w:hint="eastAsia"/>
          <w:sz w:val="24"/>
          <w:szCs w:val="24"/>
        </w:rPr>
        <w:t>d</w:t>
      </w:r>
      <w:r w:rsidR="00987993" w:rsidRPr="008A1C58">
        <w:rPr>
          <w:rFonts w:ascii="Times New Roman" w:hAnsi="Times New Roman" w:cs="Times New Roman"/>
          <w:sz w:val="24"/>
          <w:szCs w:val="24"/>
        </w:rPr>
        <w:t xml:space="preserve"> a novel </w:t>
      </w:r>
      <w:r w:rsidR="00CB10DA">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 caused by </w:t>
      </w:r>
      <w:r w:rsidR="00697F9F">
        <w:rPr>
          <w:rFonts w:ascii="Times New Roman" w:hAnsi="Times New Roman" w:cs="Times New Roman" w:hint="eastAsia"/>
          <w:sz w:val="24"/>
          <w:szCs w:val="24"/>
        </w:rPr>
        <w:t>TOP1-TAM</w:t>
      </w:r>
      <w:r w:rsidR="00750EC0">
        <w:rPr>
          <w:rFonts w:ascii="Times New Roman" w:hAnsi="Times New Roman" w:cs="Times New Roman" w:hint="eastAsia"/>
          <w:sz w:val="24"/>
          <w:szCs w:val="24"/>
        </w:rPr>
        <w:t xml:space="preserve"> (Topoisomerase1-transcription-associated mutagenesis)</w:t>
      </w:r>
      <w:r w:rsidR="00697F9F">
        <w:rPr>
          <w:rFonts w:ascii="Times New Roman" w:hAnsi="Times New Roman" w:cs="Times New Roman" w:hint="eastAsia"/>
          <w:sz w:val="24"/>
          <w:szCs w:val="24"/>
        </w:rPr>
        <w:t xml:space="preserve"> </w:t>
      </w:r>
      <w:r w:rsidR="001F3FBA">
        <w:rPr>
          <w:rFonts w:ascii="Times New Roman" w:hAnsi="Times New Roman" w:cs="Times New Roman" w:hint="eastAsia"/>
          <w:sz w:val="24"/>
          <w:szCs w:val="24"/>
        </w:rPr>
        <w:t xml:space="preserve">in the context of </w:t>
      </w:r>
      <w:r w:rsidR="00987993" w:rsidRPr="008A1C58">
        <w:rPr>
          <w:rFonts w:ascii="Times New Roman" w:hAnsi="Times New Roman" w:cs="Times New Roman"/>
          <w:sz w:val="24"/>
          <w:szCs w:val="24"/>
        </w:rPr>
        <w:t>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w:t>
      </w:r>
      <w:r w:rsidR="002B251F">
        <w:rPr>
          <w:rFonts w:ascii="Times New Roman" w:hAnsi="Times New Roman" w:cs="Times New Roman" w:hint="eastAsia"/>
          <w:sz w:val="24"/>
          <w:szCs w:val="24"/>
        </w:rPr>
        <w:t>novel</w:t>
      </w:r>
      <w:r w:rsidR="00987993" w:rsidRPr="008A1C58">
        <w:rPr>
          <w:rFonts w:ascii="Times New Roman" w:hAnsi="Times New Roman" w:cs="Times New Roman"/>
          <w:sz w:val="24"/>
          <w:szCs w:val="24"/>
        </w:rPr>
        <w:t xml:space="preserve">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w:t>
      </w:r>
      <w:r w:rsidR="002B251F">
        <w:rPr>
          <w:rFonts w:ascii="Times New Roman" w:hAnsi="Times New Roman" w:cs="Times New Roman" w:hint="eastAsia"/>
          <w:sz w:val="24"/>
          <w:szCs w:val="24"/>
        </w:rPr>
        <w:t>the MSI (microsatellites instability) status</w:t>
      </w:r>
      <w:r w:rsidR="00C0554C" w:rsidRPr="008A1C58">
        <w:rPr>
          <w:rFonts w:ascii="Times New Roman" w:hAnsi="Times New Roman" w:cs="Times New Roman"/>
          <w:sz w:val="24"/>
          <w:szCs w:val="24"/>
        </w:rPr>
        <w:t>.</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7E30203"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4D0FF05F"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E3093B">
        <w:rPr>
          <w:rFonts w:ascii="Times New Roman" w:hAnsi="Times New Roman" w:cs="Times New Roman" w:hint="eastAsia"/>
          <w:sz w:val="24"/>
          <w:szCs w:val="24"/>
        </w:rPr>
        <w:t xml:space="preserve"> or </w:t>
      </w:r>
      <w:r w:rsidR="009A22B1">
        <w:rPr>
          <w:rFonts w:ascii="Times New Roman" w:hAnsi="Times New Roman" w:cs="Times New Roman" w:hint="eastAsia"/>
          <w:sz w:val="24"/>
          <w:szCs w:val="24"/>
        </w:rPr>
        <w:t>were only found in one extraction</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w:t>
      </w:r>
      <w:r w:rsidR="00001A60" w:rsidRPr="008A1C58">
        <w:rPr>
          <w:rFonts w:ascii="Times New Roman" w:hAnsi="Times New Roman" w:cs="Times New Roman"/>
          <w:sz w:val="24"/>
          <w:szCs w:val="24"/>
        </w:rPr>
        <w:lastRenderedPageBreak/>
        <w:t xml:space="preserve">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12DA29C4"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1D560C">
        <w:rPr>
          <w:rFonts w:ascii="Times New Roman" w:hAnsi="Times New Roman" w:cs="Times New Roman" w:hint="eastAsia"/>
          <w:sz w:val="24"/>
          <w:szCs w:val="24"/>
        </w:rPr>
        <w:t>7</w:t>
      </w:r>
      <w:r w:rsidRPr="008A1C58">
        <w:rPr>
          <w:rFonts w:ascii="Times New Roman" w:hAnsi="Times New Roman" w:cs="Times New Roman"/>
          <w:sz w:val="24"/>
          <w:szCs w:val="24"/>
        </w:rPr>
        <w:t xml:space="preserve"> out of 23 COSMIC (v3.4) ID signatures. The remaining </w:t>
      </w:r>
      <w:r w:rsidR="000F063B">
        <w:rPr>
          <w:rFonts w:ascii="Times New Roman" w:hAnsi="Times New Roman" w:cs="Times New Roman" w:hint="eastAsia"/>
          <w:sz w:val="24"/>
          <w:szCs w:val="24"/>
        </w:rPr>
        <w:t>6</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512A46A4"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proofErr w:type="spellStart"/>
      <w:r w:rsidR="004B501A" w:rsidRPr="008A1C58">
        <w:rPr>
          <w:rFonts w:ascii="Times New Roman" w:hAnsi="Times New Roman" w:cs="Times New Roman"/>
          <w:sz w:val="24"/>
          <w:szCs w:val="24"/>
        </w:rPr>
        <w:t>mSigHdp</w:t>
      </w:r>
      <w:proofErr w:type="spellEnd"/>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shared correlation with aging. We found no tumor samples supporting COSMIC ID5 alone, justifying the merger of these signatures.</w:t>
      </w:r>
      <w:r w:rsidR="00CE263B" w:rsidRPr="008A1C58">
        <w:rPr>
          <w:rFonts w:ascii="Times New Roman" w:hAnsi="Times New Roman" w:cs="Times New Roman"/>
          <w:sz w:val="24"/>
          <w:szCs w:val="24"/>
        </w:rPr>
        <w:t xml:space="preserve"> In our analysis, while neither C_ID5 nor C_ID8 </w:t>
      </w:r>
      <w:r w:rsidR="00CE263B" w:rsidRPr="008A1C58">
        <w:rPr>
          <w:rFonts w:ascii="Times New Roman" w:hAnsi="Times New Roman" w:cs="Times New Roman"/>
          <w:sz w:val="24"/>
          <w:szCs w:val="24"/>
        </w:rPr>
        <w:lastRenderedPageBreak/>
        <w:t xml:space="preserve">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Spearman coefficient = 0.12, p-value = 0.0038 in HMF</w:t>
      </w:r>
      <w:r w:rsidR="009C6EB6">
        <w:rPr>
          <w:rFonts w:ascii="Times New Roman" w:hAnsi="Times New Roman" w:cs="Times New Roman" w:hint="eastAsia"/>
          <w:sz w:val="24"/>
          <w:szCs w:val="24"/>
        </w:rPr>
        <w:t>;</w:t>
      </w:r>
      <w:r w:rsidR="00534A39" w:rsidRPr="008A1C58">
        <w:rPr>
          <w:rFonts w:ascii="Times New Roman" w:hAnsi="Times New Roman" w:cs="Times New Roman"/>
          <w:sz w:val="24"/>
          <w:szCs w:val="24"/>
        </w:rPr>
        <w:t xml:space="preserve">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77777777"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 F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MSI tumors that may be obscured by the presence of DEL:T:1:5+ and INS:T:1:5+.</w:t>
      </w:r>
      <w:r w:rsidR="004235BD">
        <w:rPr>
          <w:rFonts w:ascii="Times New Roman" w:hAnsi="Times New Roman" w:cs="Times New Roman" w:hint="eastAsia"/>
          <w:sz w:val="24"/>
          <w:szCs w:val="24"/>
        </w:rPr>
        <w:t xml:space="preserve"> </w:t>
      </w:r>
    </w:p>
    <w:p w14:paraId="6EBC889B" w14:textId="0FCA6FF9"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lastRenderedPageBreak/>
        <w:t xml:space="preserve">Consistent with previous studies, C_ID1, C_ID2, C_ID5, and C_ID8 were detected across most cancer types, with C_ID3 showing a strong presence in lung 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assignments and the SBS signature assignments from Degasperi et al. in PCAWG and HMF samples (Figure S3). Our analysis confirmed strong correlations among C_ID3, SBS4, and SBS92, all linked to tobacco-induced lung cancer (Spearman correlation coefficients: 0.75 between C_ID3 and SBS4, 0.63 between C_ID3 and SBS92, Figure 3A &amp; B). Additionally, a strong correlation was observed between C_ID13 and SBS7a, both associated with UV exposure (Spearman correlation coefficient: 0.81, Figure 3A).</w:t>
      </w:r>
    </w:p>
    <w:p w14:paraId="3C6F28EB" w14:textId="3ADED9CD"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C). A correlation module was also noted, including C_ID14, SBS17, SBS35, SBS88, and SBS93 (Figure 3D). SBS17,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MSI signatures</w:t>
      </w:r>
    </w:p>
    <w:p w14:paraId="423E0C32" w14:textId="00D5EAE6"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tumors, but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02728740"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 xml:space="preserve">Notably, some MSS tumors exhibit a high ratio of MSI signature activity, likely due to their </w:t>
      </w:r>
      <w:r w:rsidR="00DC6B01" w:rsidRPr="00DC6B01">
        <w:rPr>
          <w:rFonts w:ascii="Times New Roman" w:hAnsi="Times New Roman" w:cs="Times New Roman"/>
          <w:sz w:val="24"/>
          <w:szCs w:val="24"/>
        </w:rPr>
        <w:lastRenderedPageBreak/>
        <w:t>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w:t>
      </w:r>
      <w:commentRangeStart w:id="1"/>
      <w:r w:rsidR="003B6E15" w:rsidRPr="003B6E15">
        <w:rPr>
          <w:rFonts w:ascii="Times New Roman" w:hAnsi="Times New Roman" w:cs="Times New Roman"/>
          <w:sz w:val="24"/>
          <w:szCs w:val="24"/>
        </w:rPr>
        <w:t xml:space="preserve"> (AUROC) anal</w:t>
      </w:r>
      <w:commentRangeEnd w:id="1"/>
      <w:r w:rsidR="002F68F9">
        <w:rPr>
          <w:rStyle w:val="CommentReference"/>
        </w:rPr>
        <w:commentReference w:id="1"/>
      </w:r>
      <w:r w:rsidR="003B6E15" w:rsidRPr="003B6E15">
        <w:rPr>
          <w:rFonts w:ascii="Times New Roman" w:hAnsi="Times New Roman" w:cs="Times New Roman"/>
          <w:sz w:val="24"/>
          <w:szCs w:val="24"/>
        </w:rPr>
        <w:t>ysis was conducted to compare the MSI ratio with pre-labeled MSI status, resulting in an AUROC of 0.81, indicating strong predictive capability</w:t>
      </w:r>
    </w:p>
    <w:p w14:paraId="6339DB66" w14:textId="3A236858" w:rsidR="00184CEA" w:rsidRPr="008A1C58" w:rsidRDefault="008C3F66" w:rsidP="008A1C58">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31A844D6"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p>
    <w:p w14:paraId="4A9DAFC6" w14:textId="77777777"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hile TNT is primarily located at deletion sites for both H_ID29 and C_ID4, our extended sequence analysis reveals differences in sequence context: H_ID29 tends to delete CT/TC within </w:t>
      </w:r>
      <w:r w:rsidRPr="00744AA4">
        <w:rPr>
          <w:rFonts w:ascii="Times New Roman" w:hAnsi="Times New Roman" w:cs="Times New Roman"/>
          <w:sz w:val="24"/>
          <w:szCs w:val="24"/>
        </w:rPr>
        <w:lastRenderedPageBreak/>
        <w:t>tandem repeats, whereas a common TNTNT motif is found in microhomologies (Figure 6A, B). In contrast, C_ID4 displays a more balanced preference for deleting CT and TT within tandem repeats, with a common CTNTN motif present in microhomologies (Figure 6C, D).</w:t>
      </w:r>
    </w:p>
    <w:p w14:paraId="3A9B82A9" w14:textId="0D942C7F"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this study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4 B-D</w:t>
      </w:r>
      <w:r w:rsidRPr="00F50E0F">
        <w:rPr>
          <w:rFonts w:ascii="Times New Roman" w:hAnsi="Times New Roman" w:cs="Times New Roman"/>
          <w:sz w:val="24"/>
          <w:szCs w:val="24"/>
        </w:rPr>
        <w:t>)</w:t>
      </w:r>
      <w:r w:rsidRPr="00744AA4">
        <w:rPr>
          <w:rFonts w:ascii="Times New Roman" w:hAnsi="Times New Roman" w:cs="Times New Roman"/>
          <w:sz w:val="24"/>
          <w:szCs w:val="24"/>
        </w:rPr>
        <w:t>. 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4371B393" w14:textId="77777777" w:rsidR="00706990" w:rsidRPr="00706990" w:rsidRDefault="00706990" w:rsidP="00706990">
      <w:pPr>
        <w:spacing w:line="480" w:lineRule="auto"/>
        <w:rPr>
          <w:rFonts w:ascii="Times New Roman" w:hAnsi="Times New Roman" w:cs="Times New Roman"/>
          <w:sz w:val="24"/>
          <w:szCs w:val="24"/>
        </w:rPr>
      </w:pP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63693C09"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w:t>
      </w:r>
      <w:commentRangeStart w:id="2"/>
      <w:r w:rsidRPr="00706990">
        <w:rPr>
          <w:rFonts w:ascii="Times New Roman" w:hAnsi="Times New Roman" w:cs="Times New Roman"/>
          <w:sz w:val="24"/>
          <w:szCs w:val="24"/>
        </w:rPr>
        <w:t>Several HMF samples strongly support the presence of H_ID27,</w:t>
      </w:r>
      <w:commentRangeEnd w:id="2"/>
      <w:r>
        <w:rPr>
          <w:rStyle w:val="CommentReference"/>
        </w:rPr>
        <w:commentReference w:id="2"/>
      </w:r>
      <w:r w:rsidRPr="00706990">
        <w:rPr>
          <w:rFonts w:ascii="Times New Roman" w:hAnsi="Times New Roman" w:cs="Times New Roman"/>
          <w:sz w:val="24"/>
          <w:szCs w:val="24"/>
        </w:rPr>
        <w:t xml:space="preserve">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4C17824D" w:rsidR="00383C4D" w:rsidRPr="008A1C58" w:rsidRDefault="00383C4D" w:rsidP="00706990">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13049B6F" w:rsidR="00383C4D" w:rsidRPr="008A1C5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It is intriguing to investigate</w:t>
      </w:r>
      <w:r w:rsidR="00383C4D" w:rsidRPr="008A1C58">
        <w:rPr>
          <w:rFonts w:ascii="Times New Roman" w:hAnsi="Times New Roman" w:cs="Times New Roman"/>
          <w:sz w:val="24"/>
          <w:szCs w:val="24"/>
        </w:rPr>
        <w:t xml:space="preserve"> whether mutational processes, as represented by mutational signatures, exhibit gender-specific patterns. </w:t>
      </w:r>
      <w:r w:rsidR="00DC1053">
        <w:rPr>
          <w:rFonts w:ascii="Times New Roman" w:hAnsi="Times New Roman" w:cs="Times New Roman" w:hint="eastAsia"/>
          <w:sz w:val="24"/>
          <w:szCs w:val="24"/>
        </w:rPr>
        <w:t>We firstly exclude the samples with</w:t>
      </w:r>
      <w:r>
        <w:rPr>
          <w:rFonts w:ascii="Times New Roman" w:hAnsi="Times New Roman" w:cs="Times New Roman" w:hint="eastAsia"/>
          <w:sz w:val="24"/>
          <w:szCs w:val="24"/>
        </w:rPr>
        <w:t xml:space="preserve"> strong</w:t>
      </w:r>
      <w:r w:rsidR="00DC1053">
        <w:rPr>
          <w:rFonts w:ascii="Times New Roman" w:hAnsi="Times New Roman" w:cs="Times New Roman" w:hint="eastAsia"/>
          <w:sz w:val="24"/>
          <w:szCs w:val="24"/>
        </w:rPr>
        <w:t xml:space="preserve">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00383C4D"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00383C4D"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Pr>
          <w:rFonts w:ascii="Times New Roman" w:hAnsi="Times New Roman" w:cs="Times New Roman" w:hint="eastAsia"/>
          <w:sz w:val="24"/>
          <w:szCs w:val="24"/>
        </w:rPr>
        <w:t xml:space="preserve"> and</w:t>
      </w:r>
      <w:r w:rsidR="0047472C">
        <w:rPr>
          <w:rFonts w:ascii="Times New Roman" w:hAnsi="Times New Roman" w:cs="Times New Roman" w:hint="eastAsia"/>
          <w:sz w:val="24"/>
          <w:szCs w:val="24"/>
        </w:rPr>
        <w:t xml:space="preserve"> H_ID30</w:t>
      </w:r>
      <w:r w:rsidR="00383C4D"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00383C4D"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00383C4D"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00383C4D"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00383C4D" w:rsidRPr="008A1C58">
        <w:rPr>
          <w:rFonts w:ascii="Times New Roman" w:hAnsi="Times New Roman" w:cs="Times New Roman"/>
          <w:sz w:val="24"/>
          <w:szCs w:val="24"/>
        </w:rPr>
        <w:t xml:space="preserve">male patients (Figure </w:t>
      </w:r>
      <w:r w:rsidR="005B1D0A">
        <w:rPr>
          <w:rFonts w:ascii="Times New Roman" w:hAnsi="Times New Roman" w:cs="Times New Roman" w:hint="eastAsia"/>
          <w:sz w:val="24"/>
          <w:szCs w:val="24"/>
        </w:rPr>
        <w:t>8A</w:t>
      </w:r>
      <w:r w:rsidR="00383C4D" w:rsidRPr="008A1C58">
        <w:rPr>
          <w:rFonts w:ascii="Times New Roman" w:hAnsi="Times New Roman" w:cs="Times New Roman"/>
          <w:sz w:val="24"/>
          <w:szCs w:val="24"/>
        </w:rPr>
        <w:t xml:space="preserve">). Some of the observations can be explained biologically, </w:t>
      </w:r>
      <w:r w:rsidR="00232D17">
        <w:rPr>
          <w:rFonts w:ascii="Times New Roman" w:hAnsi="Times New Roman" w:cs="Times New Roman" w:hint="eastAsia"/>
          <w:sz w:val="24"/>
          <w:szCs w:val="24"/>
        </w:rPr>
        <w:t xml:space="preserve">for example, </w:t>
      </w:r>
      <w:r w:rsidR="00383C4D"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 xml:space="preserve">insertions in LRP1B. Previous research has linked LRP1B mutations to lung cancer </w:t>
      </w:r>
      <w:r w:rsidR="006F7579" w:rsidRPr="008A1C58">
        <w:rPr>
          <w:rFonts w:ascii="Times New Roman" w:hAnsi="Times New Roman" w:cs="Times New Roman"/>
          <w:sz w:val="24"/>
          <w:szCs w:val="24"/>
        </w:rPr>
        <w:lastRenderedPageBreak/>
        <w:t>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3C2F17" w:rsidR="00EF04C1" w:rsidRDefault="00EF04C1" w:rsidP="008A1C58">
      <w:pPr>
        <w:spacing w:line="480" w:lineRule="auto"/>
        <w:rPr>
          <w:rFonts w:ascii="Times New Roman" w:hAnsi="Times New Roman" w:cs="Times New Roman"/>
          <w:sz w:val="24"/>
          <w:szCs w:val="24"/>
        </w:rPr>
      </w:pPr>
      <w:commentRangeStart w:id="3"/>
      <w:commentRangeStart w:id="4"/>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either novel signatures or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Figure S6</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w:t>
      </w:r>
      <w:commentRangeEnd w:id="3"/>
      <w:r w:rsidR="0085362A">
        <w:rPr>
          <w:rStyle w:val="CommentReference"/>
        </w:rPr>
        <w:commentReference w:id="3"/>
      </w:r>
      <w:commentRangeEnd w:id="4"/>
      <w:r w:rsidR="002620BC">
        <w:rPr>
          <w:rStyle w:val="CommentReference"/>
        </w:rPr>
        <w:commentReference w:id="4"/>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t>
      </w:r>
      <w:r w:rsidRPr="00EF04C1">
        <w:rPr>
          <w:rFonts w:ascii="Times New Roman" w:hAnsi="Times New Roman" w:cs="Times New Roman"/>
          <w:sz w:val="24"/>
          <w:szCs w:val="24"/>
        </w:rPr>
        <w:lastRenderedPageBreak/>
        <w:t>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5"/>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5"/>
      <w:proofErr w:type="spellEnd"/>
      <w:r w:rsidR="00706990">
        <w:rPr>
          <w:rStyle w:val="CommentReference"/>
        </w:rPr>
        <w:commentReference w:id="5"/>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4 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6"/>
      <w:r w:rsidRPr="008A1C58">
        <w:rPr>
          <w:rFonts w:ascii="Times New Roman" w:hAnsi="Times New Roman" w:cs="Times New Roman"/>
          <w:sz w:val="24"/>
          <w:szCs w:val="24"/>
          <w:highlight w:val="yellow"/>
        </w:rPr>
        <w:t>Need help here</w:t>
      </w:r>
      <w:commentRangeEnd w:id="6"/>
      <w:r w:rsidR="00824151" w:rsidRPr="008A1C58">
        <w:rPr>
          <w:rStyle w:val="CommentReference"/>
          <w:rFonts w:ascii="Times New Roman" w:hAnsi="Times New Roman" w:cs="Times New Roman"/>
          <w:sz w:val="24"/>
          <w:szCs w:val="24"/>
        </w:rPr>
        <w:commentReference w:id="6"/>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w:t>
      </w:r>
      <w:r w:rsidRPr="0052001A">
        <w:rPr>
          <w:rFonts w:ascii="Times New Roman" w:hAnsi="Times New Roman" w:cs="Times New Roman"/>
          <w:sz w:val="24"/>
        </w:rPr>
        <w:lastRenderedPageBreak/>
        <w:t xml:space="preserve">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w:t>
      </w:r>
      <w:r w:rsidRPr="0052001A">
        <w:rPr>
          <w:rFonts w:ascii="Times New Roman" w:hAnsi="Times New Roman" w:cs="Times New Roman"/>
          <w:sz w:val="24"/>
        </w:rPr>
        <w:lastRenderedPageBreak/>
        <w:t xml:space="preserve">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4T08:55:00Z" w:initials="ML">
    <w:p w14:paraId="7EBB5B91" w14:textId="77777777" w:rsidR="002F68F9" w:rsidRDefault="002F68F9" w:rsidP="002F68F9">
      <w:pPr>
        <w:pStyle w:val="CommentText"/>
      </w:pPr>
      <w:r>
        <w:rPr>
          <w:rStyle w:val="CommentReference"/>
        </w:rPr>
        <w:annotationRef/>
      </w:r>
      <w:r>
        <w:t>Add figure</w:t>
      </w:r>
    </w:p>
  </w:comment>
  <w:comment w:id="2" w:author="Mo Liu" w:date="2024-10-04T09:08:00Z" w:initials="ML">
    <w:p w14:paraId="546E29C5" w14:textId="77777777" w:rsidR="00706990" w:rsidRDefault="00706990" w:rsidP="00706990">
      <w:pPr>
        <w:pStyle w:val="CommentText"/>
      </w:pPr>
      <w:r>
        <w:rPr>
          <w:rStyle w:val="CommentReference"/>
        </w:rPr>
        <w:annotationRef/>
      </w:r>
      <w:r>
        <w:t>Sup figure</w:t>
      </w:r>
    </w:p>
  </w:comment>
  <w:comment w:id="3" w:author="Mo Liu" w:date="2024-09-26T16:04:00Z" w:initials="ML">
    <w:p w14:paraId="32AAA579" w14:textId="5D5D2EC6" w:rsidR="0085362A" w:rsidRDefault="0085362A" w:rsidP="0085362A">
      <w:pPr>
        <w:pStyle w:val="CommentText"/>
      </w:pPr>
      <w:r>
        <w:rPr>
          <w:rStyle w:val="CommentReference"/>
        </w:rPr>
        <w:annotationRef/>
      </w:r>
      <w:r>
        <w:t>To discuss with Steve</w:t>
      </w:r>
    </w:p>
  </w:comment>
  <w:comment w:id="4"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5"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6"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EBB5B91" w15:done="0"/>
  <w15:commentEx w15:paraId="546E29C5"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3E8317" w16cex:dateUtc="2024-10-04T00:55:00Z"/>
  <w16cex:commentExtensible w16cex:durableId="6AD9E67A" w16cex:dateUtc="2024-10-04T01:08: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BB5B91" w16cid:durableId="423E8317"/>
  <w16cid:commentId w16cid:paraId="546E29C5" w16cid:durableId="6AD9E67A"/>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0E87C6" w14:textId="77777777" w:rsidR="00D8519A" w:rsidRDefault="00D8519A" w:rsidP="000F4F7D">
      <w:pPr>
        <w:spacing w:after="0" w:line="240" w:lineRule="auto"/>
      </w:pPr>
      <w:r>
        <w:separator/>
      </w:r>
    </w:p>
  </w:endnote>
  <w:endnote w:type="continuationSeparator" w:id="0">
    <w:p w14:paraId="2C1796A1" w14:textId="77777777" w:rsidR="00D8519A" w:rsidRDefault="00D8519A" w:rsidP="000F4F7D">
      <w:pPr>
        <w:spacing w:after="0" w:line="240" w:lineRule="auto"/>
      </w:pPr>
      <w:r>
        <w:continuationSeparator/>
      </w:r>
    </w:p>
  </w:endnote>
  <w:endnote w:type="continuationNotice" w:id="1">
    <w:p w14:paraId="6596AF51" w14:textId="77777777" w:rsidR="00D8519A" w:rsidRDefault="00D851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0FD37B" w14:textId="77777777" w:rsidR="00D8519A" w:rsidRDefault="00D8519A" w:rsidP="000F4F7D">
      <w:pPr>
        <w:spacing w:after="0" w:line="240" w:lineRule="auto"/>
      </w:pPr>
      <w:r>
        <w:separator/>
      </w:r>
    </w:p>
  </w:footnote>
  <w:footnote w:type="continuationSeparator" w:id="0">
    <w:p w14:paraId="4C0E5D1A" w14:textId="77777777" w:rsidR="00D8519A" w:rsidRDefault="00D8519A" w:rsidP="000F4F7D">
      <w:pPr>
        <w:spacing w:after="0" w:line="240" w:lineRule="auto"/>
      </w:pPr>
      <w:r>
        <w:continuationSeparator/>
      </w:r>
    </w:p>
  </w:footnote>
  <w:footnote w:type="continuationNotice" w:id="1">
    <w:p w14:paraId="220F8357" w14:textId="77777777" w:rsidR="00D8519A" w:rsidRDefault="00D8519A">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9AB"/>
    <w:rsid w:val="00006A22"/>
    <w:rsid w:val="0001098F"/>
    <w:rsid w:val="00010E8B"/>
    <w:rsid w:val="00012E71"/>
    <w:rsid w:val="00015498"/>
    <w:rsid w:val="0002039C"/>
    <w:rsid w:val="000203CE"/>
    <w:rsid w:val="000300A1"/>
    <w:rsid w:val="00031B25"/>
    <w:rsid w:val="000334C6"/>
    <w:rsid w:val="00034D57"/>
    <w:rsid w:val="00040AA5"/>
    <w:rsid w:val="00043892"/>
    <w:rsid w:val="00044368"/>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F3E"/>
    <w:rsid w:val="000D3282"/>
    <w:rsid w:val="000D4E24"/>
    <w:rsid w:val="000D64BC"/>
    <w:rsid w:val="000D7B05"/>
    <w:rsid w:val="000D7C63"/>
    <w:rsid w:val="000E0C06"/>
    <w:rsid w:val="000E2116"/>
    <w:rsid w:val="000E2C65"/>
    <w:rsid w:val="000F063B"/>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49D2"/>
    <w:rsid w:val="00154AD2"/>
    <w:rsid w:val="00160177"/>
    <w:rsid w:val="00162BA6"/>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F7"/>
    <w:rsid w:val="002D58F2"/>
    <w:rsid w:val="002E0F8C"/>
    <w:rsid w:val="002E249A"/>
    <w:rsid w:val="002E2D79"/>
    <w:rsid w:val="002E40C7"/>
    <w:rsid w:val="002E6020"/>
    <w:rsid w:val="002E67CC"/>
    <w:rsid w:val="002F0098"/>
    <w:rsid w:val="002F200F"/>
    <w:rsid w:val="002F283E"/>
    <w:rsid w:val="002F33E9"/>
    <w:rsid w:val="002F373F"/>
    <w:rsid w:val="002F68F9"/>
    <w:rsid w:val="00303B16"/>
    <w:rsid w:val="00311A57"/>
    <w:rsid w:val="00326D63"/>
    <w:rsid w:val="00327535"/>
    <w:rsid w:val="00327E5C"/>
    <w:rsid w:val="00332310"/>
    <w:rsid w:val="003345AF"/>
    <w:rsid w:val="00341629"/>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4059"/>
    <w:rsid w:val="00376164"/>
    <w:rsid w:val="00381638"/>
    <w:rsid w:val="00383C4D"/>
    <w:rsid w:val="00383E26"/>
    <w:rsid w:val="00384577"/>
    <w:rsid w:val="00386606"/>
    <w:rsid w:val="00394149"/>
    <w:rsid w:val="00394B96"/>
    <w:rsid w:val="003A0056"/>
    <w:rsid w:val="003A0CD0"/>
    <w:rsid w:val="003A1297"/>
    <w:rsid w:val="003A4923"/>
    <w:rsid w:val="003A61FD"/>
    <w:rsid w:val="003A63AB"/>
    <w:rsid w:val="003A651F"/>
    <w:rsid w:val="003B0160"/>
    <w:rsid w:val="003B302B"/>
    <w:rsid w:val="003B6E15"/>
    <w:rsid w:val="003C040C"/>
    <w:rsid w:val="003C494E"/>
    <w:rsid w:val="003C49C1"/>
    <w:rsid w:val="003C718A"/>
    <w:rsid w:val="003D0B91"/>
    <w:rsid w:val="003D57E6"/>
    <w:rsid w:val="003E11F9"/>
    <w:rsid w:val="003E150E"/>
    <w:rsid w:val="003E2879"/>
    <w:rsid w:val="003E3342"/>
    <w:rsid w:val="003E6C29"/>
    <w:rsid w:val="003F1927"/>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DA1"/>
    <w:rsid w:val="004C6265"/>
    <w:rsid w:val="004C7A6D"/>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42C3"/>
    <w:rsid w:val="005850CF"/>
    <w:rsid w:val="005857CC"/>
    <w:rsid w:val="00587F85"/>
    <w:rsid w:val="005909CA"/>
    <w:rsid w:val="00590BD8"/>
    <w:rsid w:val="0059237E"/>
    <w:rsid w:val="00592F6E"/>
    <w:rsid w:val="00594AAB"/>
    <w:rsid w:val="005A083D"/>
    <w:rsid w:val="005B1D0A"/>
    <w:rsid w:val="005B1ECB"/>
    <w:rsid w:val="005B217E"/>
    <w:rsid w:val="005B2C42"/>
    <w:rsid w:val="005B4B96"/>
    <w:rsid w:val="005B54CA"/>
    <w:rsid w:val="005B7781"/>
    <w:rsid w:val="005B7AA1"/>
    <w:rsid w:val="005B7DFD"/>
    <w:rsid w:val="005C083D"/>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C0D"/>
    <w:rsid w:val="00657D1C"/>
    <w:rsid w:val="0066156C"/>
    <w:rsid w:val="0066319A"/>
    <w:rsid w:val="00664E82"/>
    <w:rsid w:val="00666BB4"/>
    <w:rsid w:val="00667C7D"/>
    <w:rsid w:val="00671CA4"/>
    <w:rsid w:val="00675F67"/>
    <w:rsid w:val="0068387D"/>
    <w:rsid w:val="006851F6"/>
    <w:rsid w:val="00685EBC"/>
    <w:rsid w:val="00691157"/>
    <w:rsid w:val="0069230A"/>
    <w:rsid w:val="00693238"/>
    <w:rsid w:val="0069385B"/>
    <w:rsid w:val="00696688"/>
    <w:rsid w:val="00697A27"/>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36A43"/>
    <w:rsid w:val="00742A94"/>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06D6B"/>
    <w:rsid w:val="0081120F"/>
    <w:rsid w:val="00817D86"/>
    <w:rsid w:val="00824151"/>
    <w:rsid w:val="00825849"/>
    <w:rsid w:val="00826656"/>
    <w:rsid w:val="00834949"/>
    <w:rsid w:val="00843162"/>
    <w:rsid w:val="00844EF2"/>
    <w:rsid w:val="008450B2"/>
    <w:rsid w:val="0084785D"/>
    <w:rsid w:val="00847FD0"/>
    <w:rsid w:val="0085169C"/>
    <w:rsid w:val="0085362A"/>
    <w:rsid w:val="00853A58"/>
    <w:rsid w:val="008573BA"/>
    <w:rsid w:val="008628E9"/>
    <w:rsid w:val="00862CB8"/>
    <w:rsid w:val="00863829"/>
    <w:rsid w:val="00863EBC"/>
    <w:rsid w:val="008739E1"/>
    <w:rsid w:val="00873B08"/>
    <w:rsid w:val="00874913"/>
    <w:rsid w:val="0087568C"/>
    <w:rsid w:val="0088031C"/>
    <w:rsid w:val="00881426"/>
    <w:rsid w:val="00885FAE"/>
    <w:rsid w:val="00891073"/>
    <w:rsid w:val="00892860"/>
    <w:rsid w:val="008934D7"/>
    <w:rsid w:val="00897BF7"/>
    <w:rsid w:val="008A0303"/>
    <w:rsid w:val="008A1C58"/>
    <w:rsid w:val="008A315B"/>
    <w:rsid w:val="008A3737"/>
    <w:rsid w:val="008A3CB4"/>
    <w:rsid w:val="008A4F00"/>
    <w:rsid w:val="008A66EA"/>
    <w:rsid w:val="008B41E9"/>
    <w:rsid w:val="008B53E3"/>
    <w:rsid w:val="008B545B"/>
    <w:rsid w:val="008B54B6"/>
    <w:rsid w:val="008B633A"/>
    <w:rsid w:val="008B6C24"/>
    <w:rsid w:val="008B78B8"/>
    <w:rsid w:val="008C072F"/>
    <w:rsid w:val="008C1BC5"/>
    <w:rsid w:val="008C2AFB"/>
    <w:rsid w:val="008C3F66"/>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86A"/>
    <w:rsid w:val="00940A99"/>
    <w:rsid w:val="00940B43"/>
    <w:rsid w:val="00942BFA"/>
    <w:rsid w:val="00943E2A"/>
    <w:rsid w:val="00947595"/>
    <w:rsid w:val="00947696"/>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7993"/>
    <w:rsid w:val="00995D03"/>
    <w:rsid w:val="00995F4D"/>
    <w:rsid w:val="00997747"/>
    <w:rsid w:val="00997C34"/>
    <w:rsid w:val="009A22B1"/>
    <w:rsid w:val="009A7E87"/>
    <w:rsid w:val="009B05C6"/>
    <w:rsid w:val="009B15DF"/>
    <w:rsid w:val="009B2504"/>
    <w:rsid w:val="009C28DA"/>
    <w:rsid w:val="009C4C83"/>
    <w:rsid w:val="009C6EB6"/>
    <w:rsid w:val="009D4C65"/>
    <w:rsid w:val="009E173C"/>
    <w:rsid w:val="009E2DF8"/>
    <w:rsid w:val="009E4988"/>
    <w:rsid w:val="009E4D47"/>
    <w:rsid w:val="009E63AC"/>
    <w:rsid w:val="009F344B"/>
    <w:rsid w:val="009F352B"/>
    <w:rsid w:val="009F35C3"/>
    <w:rsid w:val="009F4924"/>
    <w:rsid w:val="009F4BF0"/>
    <w:rsid w:val="009F7D90"/>
    <w:rsid w:val="00A0126B"/>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2DC1"/>
    <w:rsid w:val="00A74199"/>
    <w:rsid w:val="00A7512F"/>
    <w:rsid w:val="00A769C0"/>
    <w:rsid w:val="00A77699"/>
    <w:rsid w:val="00A80012"/>
    <w:rsid w:val="00A8004E"/>
    <w:rsid w:val="00A86D18"/>
    <w:rsid w:val="00A918F3"/>
    <w:rsid w:val="00A93557"/>
    <w:rsid w:val="00A9369C"/>
    <w:rsid w:val="00A940BF"/>
    <w:rsid w:val="00A9522A"/>
    <w:rsid w:val="00A95B44"/>
    <w:rsid w:val="00A97F42"/>
    <w:rsid w:val="00AA0207"/>
    <w:rsid w:val="00AA2F80"/>
    <w:rsid w:val="00AA49F4"/>
    <w:rsid w:val="00AA740C"/>
    <w:rsid w:val="00AA76D1"/>
    <w:rsid w:val="00AB3F42"/>
    <w:rsid w:val="00AB5B7B"/>
    <w:rsid w:val="00AC1C37"/>
    <w:rsid w:val="00AD099E"/>
    <w:rsid w:val="00AD2040"/>
    <w:rsid w:val="00AE030D"/>
    <w:rsid w:val="00AE108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6B2"/>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07991"/>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AF7"/>
    <w:rsid w:val="00C62DF4"/>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48E0"/>
    <w:rsid w:val="00D763D3"/>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1F6B"/>
    <w:rsid w:val="00DE25E8"/>
    <w:rsid w:val="00DE3A7A"/>
    <w:rsid w:val="00DE5837"/>
    <w:rsid w:val="00DE62D6"/>
    <w:rsid w:val="00DE776B"/>
    <w:rsid w:val="00DF0FCA"/>
    <w:rsid w:val="00DF13CC"/>
    <w:rsid w:val="00DF1C11"/>
    <w:rsid w:val="00DF2DE8"/>
    <w:rsid w:val="00DF43ED"/>
    <w:rsid w:val="00DF535C"/>
    <w:rsid w:val="00DF6F62"/>
    <w:rsid w:val="00DF7234"/>
    <w:rsid w:val="00E001BA"/>
    <w:rsid w:val="00E066B4"/>
    <w:rsid w:val="00E07F96"/>
    <w:rsid w:val="00E1001D"/>
    <w:rsid w:val="00E116A8"/>
    <w:rsid w:val="00E1296D"/>
    <w:rsid w:val="00E12DF8"/>
    <w:rsid w:val="00E13128"/>
    <w:rsid w:val="00E145FD"/>
    <w:rsid w:val="00E147B6"/>
    <w:rsid w:val="00E25823"/>
    <w:rsid w:val="00E2694B"/>
    <w:rsid w:val="00E3093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2856"/>
    <w:rsid w:val="00E734FE"/>
    <w:rsid w:val="00E75FED"/>
    <w:rsid w:val="00E76428"/>
    <w:rsid w:val="00E81114"/>
    <w:rsid w:val="00E86DFC"/>
    <w:rsid w:val="00E870C5"/>
    <w:rsid w:val="00E9690A"/>
    <w:rsid w:val="00EA00AC"/>
    <w:rsid w:val="00EA287C"/>
    <w:rsid w:val="00EA3B13"/>
    <w:rsid w:val="00EA3F84"/>
    <w:rsid w:val="00EA53C5"/>
    <w:rsid w:val="00EA60DD"/>
    <w:rsid w:val="00EA7362"/>
    <w:rsid w:val="00EB0A6C"/>
    <w:rsid w:val="00EB0D94"/>
    <w:rsid w:val="00EB7977"/>
    <w:rsid w:val="00EC0934"/>
    <w:rsid w:val="00EC0E58"/>
    <w:rsid w:val="00EC2912"/>
    <w:rsid w:val="00EC2F8C"/>
    <w:rsid w:val="00EC30AE"/>
    <w:rsid w:val="00ED0321"/>
    <w:rsid w:val="00ED1E72"/>
    <w:rsid w:val="00ED2B30"/>
    <w:rsid w:val="00ED4B56"/>
    <w:rsid w:val="00ED588C"/>
    <w:rsid w:val="00ED5E5C"/>
    <w:rsid w:val="00ED6F06"/>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6750"/>
    <w:rsid w:val="00F777BC"/>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41629"/>
    <w:rsid w:val="00363FD3"/>
    <w:rsid w:val="003E3342"/>
    <w:rsid w:val="004C7A6D"/>
    <w:rsid w:val="004F6966"/>
    <w:rsid w:val="00546612"/>
    <w:rsid w:val="005B1ECB"/>
    <w:rsid w:val="005E4330"/>
    <w:rsid w:val="00600C72"/>
    <w:rsid w:val="00626337"/>
    <w:rsid w:val="00697A27"/>
    <w:rsid w:val="006B19E8"/>
    <w:rsid w:val="006E0F37"/>
    <w:rsid w:val="006E67E3"/>
    <w:rsid w:val="007134EB"/>
    <w:rsid w:val="007211AB"/>
    <w:rsid w:val="00736A43"/>
    <w:rsid w:val="00766357"/>
    <w:rsid w:val="007728FE"/>
    <w:rsid w:val="008629B8"/>
    <w:rsid w:val="008D2C2E"/>
    <w:rsid w:val="008F3341"/>
    <w:rsid w:val="00903844"/>
    <w:rsid w:val="00B23970"/>
    <w:rsid w:val="00BE4664"/>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0/xmlns/"/>
    <ds:schemaRef ds:uri="http://www.w3.org/2001/XMLSchema"/>
    <ds:schemaRef ds:uri="785bc66c-0f2f-4b4a-b219-0c59c8aa989f"/>
    <ds:schemaRef ds:uri="http://schemas.microsoft.com/office/2006/metadata/properties"/>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 ds:uri="http://www.w3.org/2000/xmln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www.w3.org/2000/xmln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56</TotalTime>
  <Pages>20</Pages>
  <Words>24685</Words>
  <Characters>140709</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21</cp:revision>
  <dcterms:created xsi:type="dcterms:W3CDTF">2024-09-30T09:21:00Z</dcterms:created>
  <dcterms:modified xsi:type="dcterms:W3CDTF">2024-10-04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